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376BAF" w14:textId="35CC332C" w:rsidR="0099263F" w:rsidRDefault="00F86CA9" w:rsidP="0099263F">
      <w:pPr>
        <w:pStyle w:val="Heading1"/>
      </w:pPr>
      <w:r>
        <w:t>Introduction</w:t>
      </w:r>
    </w:p>
    <w:p w14:paraId="2F94CEA1" w14:textId="444FA334" w:rsidR="0099263F" w:rsidRPr="0099263F" w:rsidRDefault="0099263F" w:rsidP="0099263F">
      <w:r>
        <w:t>This report aims to serve as an analysis and documentation for the process of parallelisation of the maxwell source code provided by the assignment.</w:t>
      </w:r>
      <w:r w:rsidR="00E2349D">
        <w:t xml:space="preserve"> Three versions of parallelisation are needed for this </w:t>
      </w:r>
      <w:r w:rsidR="00E434F9">
        <w:t>assignment,</w:t>
      </w:r>
      <w:r w:rsidR="00913BAC">
        <w:t xml:space="preserve"> and these are done following three programming models: with the help of OpenMP, </w:t>
      </w:r>
      <w:r w:rsidR="00E2349D">
        <w:t>The Message Passing Interface (MPI)</w:t>
      </w:r>
      <w:r w:rsidR="006322FB">
        <w:t xml:space="preserve"> and </w:t>
      </w:r>
      <w:r w:rsidR="008B26E1">
        <w:t>CUDA.</w:t>
      </w:r>
      <w:r w:rsidR="00E2349D">
        <w:t xml:space="preserve"> </w:t>
      </w:r>
      <w:r w:rsidR="00913BAC">
        <w:t>This document contains information about the attempts made by the developer to parallelise with</w:t>
      </w:r>
      <w:r w:rsidR="006322FB">
        <w:t xml:space="preserve"> the given programming models, how the validation of each programming model was done, and if it is valid, the testing environment alongside with the results produced and </w:t>
      </w:r>
      <w:r w:rsidR="008F12C7">
        <w:t>an</w:t>
      </w:r>
      <w:r w:rsidR="006322FB">
        <w:t xml:space="preserve"> evaluation of the performance each version </w:t>
      </w:r>
      <w:r w:rsidR="008F12C7">
        <w:t>created produces, to the degree of completion each version it is.</w:t>
      </w:r>
    </w:p>
    <w:p w14:paraId="685BC93A" w14:textId="74FC504E" w:rsidR="004350BF" w:rsidRDefault="00F86CA9" w:rsidP="0099263F">
      <w:pPr>
        <w:pStyle w:val="Heading1"/>
      </w:pPr>
      <w:r>
        <w:t>Parallelisation Approach</w:t>
      </w:r>
    </w:p>
    <w:p w14:paraId="0EA1B5D4" w14:textId="18B68630" w:rsidR="00E03297" w:rsidRPr="00E03297" w:rsidRDefault="00E03297" w:rsidP="00E03297">
      <w:r w:rsidRPr="00E03297">
        <w:t xml:space="preserve">Parallel computing/programming is a computer programming technique that enables parallel execution of operations. It uses multiple processors in parallel to solve problems more quickly than with a single processor. If you cannot increase the clock, do more operations by one clock. </w:t>
      </w:r>
      <w:proofErr w:type="gramStart"/>
      <w:r w:rsidRPr="00E03297">
        <w:t>But,</w:t>
      </w:r>
      <w:proofErr w:type="gramEnd"/>
      <w:r w:rsidRPr="00E03297">
        <w:t xml:space="preserve"> we cannot build an infinite processor due to temperature, cooling problems, interconnect bottleneck, etc.</w:t>
      </w:r>
      <w:r>
        <w:t xml:space="preserve"> </w:t>
      </w:r>
      <w:r w:rsidRPr="00E03297">
        <w:t>Performance gained by multicore processor strongly dependent on the software algorithms and implementation.</w:t>
      </w:r>
      <w:r>
        <w:t xml:space="preserve"> </w:t>
      </w:r>
      <w:r>
        <w:fldChar w:fldCharType="begin"/>
      </w:r>
      <w:r>
        <w:instrText xml:space="preserve"> ADDIN ZOTERO_ITEM CSL_CITATION {"citationID":"C6kxq9Vq","properties":{"formattedCitation":"[1]","plainCitation":"[1]","noteIndex":0},"citationItems":[{"id":205,"uris":["http://zotero.org/users/local/1shz12RW/items/RAGJEPV9"],"itemData":{"id":205,"type":"chapter","abstract":"Golden Moore predicted that the number of transistors in an integrated circuit doubles every 18 months. This law is known as Technology Growth Law. Now, Moore’s law reaches saturation due to manufacturing, materials, and design limitations. New trends have been proposed to evade Moore’s law. Here we will present the parallel computing. Parallel computing/programming is a computer programming technique that enables parallel execution of operations. It uses multiple processors in parallel to solve problems more quickly than with a single processor. If you cannot increase the clock, do more operations by one clock. But, we cannot build an infinite processor due to temperature, cooling problems, interconnect bottleneck, etc. [1–5]. Performance gained by multicore processor strongly dependent on the software algorithms and implementation. Moore’s law continues to provide more transistors, but threshold, and thus supply voltages no longer scale down each generation. Hence, to leverage the additional transistors, designers reduce clock frequency and invest the power headroom to activate twice as many cores. Because of the quadratic relationship between power and voltage, a small voltage/frequency reduction allows a doubling of the number of transistors that switch each cycle, enabling overall throughput improvements from multicore. We cannot just reduce the size of transistors to improve performance as smaller transistors → faster processors → increased power consumption → increased heat → unreliable processors. Parallel computing applications include:","container-title":"Neuromorphic Computing and Beyond: Parallel, Approximation, Near Memory, and Quantum","event-place":"Cham","ISBN":"978-3-030-37224-8","note":"DOI: 10.1007/978-3-030-37224-8_3","page":"63-93","publisher":"Springer International Publishing","publisher-place":"Cham","title":"Parallel Computing: OpenMP, MPI, and CUDA","URL":"https://doi.org/10.1007/978-3-030-37224-8_3","author":[{"family":"Mohamed","given":"Khaled Salah"}],"editor":[{"family":"Mohamed","given":"Khaled Salah"}],"issued":{"date-parts":[["2020"]]}}}],"schema":"https://github.com/citation-style-language/schema/raw/master/csl-citation.json"} </w:instrText>
      </w:r>
      <w:r>
        <w:fldChar w:fldCharType="separate"/>
      </w:r>
      <w:r w:rsidRPr="00E03297">
        <w:rPr>
          <w:rFonts w:ascii="Calibri" w:hAnsi="Calibri" w:cs="Calibri"/>
        </w:rPr>
        <w:t>[1]</w:t>
      </w:r>
      <w:r>
        <w:fldChar w:fldCharType="end"/>
      </w:r>
    </w:p>
    <w:p w14:paraId="42DF46CB" w14:textId="342805D6" w:rsidR="00E2349D" w:rsidRDefault="00E2349D" w:rsidP="00E2349D">
      <w:pPr>
        <w:pStyle w:val="Heading2"/>
      </w:pPr>
      <w:r>
        <w:t xml:space="preserve">On node parallelisation </w:t>
      </w:r>
      <w:r w:rsidR="00305E7F">
        <w:t>–</w:t>
      </w:r>
      <w:r>
        <w:t xml:space="preserve"> OpenMP</w:t>
      </w:r>
    </w:p>
    <w:p w14:paraId="382B42CC" w14:textId="2EF01F51" w:rsidR="00305E7F" w:rsidRDefault="00305E7F" w:rsidP="00305E7F">
      <w:pPr>
        <w:pStyle w:val="Heading2"/>
      </w:pPr>
      <w:r>
        <w:t>Approach taken for the parallelisation of MPI</w:t>
      </w:r>
    </w:p>
    <w:p w14:paraId="4B7C9B6A" w14:textId="06631012" w:rsidR="00305E7F" w:rsidRPr="00305E7F" w:rsidRDefault="00305E7F" w:rsidP="00305E7F">
      <w:pPr>
        <w:pStyle w:val="Heading2"/>
      </w:pPr>
      <w:r>
        <w:t>Approach taken for the parallelisation of the CUDA model</w:t>
      </w:r>
    </w:p>
    <w:p w14:paraId="6FC49B26" w14:textId="47665D19" w:rsidR="00F86CA9" w:rsidRDefault="00F86CA9" w:rsidP="0099263F">
      <w:pPr>
        <w:pStyle w:val="Heading1"/>
      </w:pPr>
      <w:r>
        <w:t>Validation</w:t>
      </w:r>
    </w:p>
    <w:p w14:paraId="3D0E52F0" w14:textId="240B4982" w:rsidR="00E2349D" w:rsidRDefault="00E2349D" w:rsidP="00E2349D">
      <w:r>
        <w:t>The validation process used to verify the correctness of your applications.</w:t>
      </w:r>
    </w:p>
    <w:p w14:paraId="44F01D5E" w14:textId="3F9DC1E5" w:rsidR="001C41F5" w:rsidRDefault="001C41F5" w:rsidP="00E2349D">
      <w:r>
        <w:t xml:space="preserve">The validity of each programming model was done by comparing the log files </w:t>
      </w:r>
      <w:r w:rsidR="007B32DA">
        <w:t xml:space="preserve">produced by each version </w:t>
      </w:r>
      <w:r>
        <w:t xml:space="preserve">against the </w:t>
      </w:r>
      <w:r w:rsidR="007B32DA">
        <w:t xml:space="preserve">log file produced by the </w:t>
      </w:r>
      <w:r>
        <w:t>original</w:t>
      </w:r>
      <w:r w:rsidR="007B32DA">
        <w:t xml:space="preserve"> </w:t>
      </w:r>
      <w:proofErr w:type="gramStart"/>
      <w:r w:rsidR="007B32DA">
        <w:t>code;</w:t>
      </w:r>
      <w:proofErr w:type="gramEnd"/>
      <w:r w:rsidR="007B32DA">
        <w:t xml:space="preserve"> </w:t>
      </w:r>
    </w:p>
    <w:p w14:paraId="3EBCEB71" w14:textId="222455AB" w:rsidR="001C41F5" w:rsidRPr="00E2349D" w:rsidRDefault="001C41F5" w:rsidP="00E2349D">
      <w:r>
        <w:t xml:space="preserve">The most important values that were compared where those of the variables called: E magnitude and B magnitude from each 100 steps until the end of the execution. </w:t>
      </w:r>
      <w:r w:rsidR="007B32DA">
        <w:t xml:space="preserve">which also had a timer added to it with the help of the </w:t>
      </w:r>
      <w:proofErr w:type="spellStart"/>
      <w:r w:rsidR="007B32DA">
        <w:t>time.h</w:t>
      </w:r>
      <w:proofErr w:type="spellEnd"/>
      <w:r w:rsidR="007B32DA">
        <w:t xml:space="preserve"> </w:t>
      </w:r>
      <w:proofErr w:type="gramStart"/>
      <w:r w:rsidR="007B32DA">
        <w:t>library;</w:t>
      </w:r>
      <w:proofErr w:type="gramEnd"/>
    </w:p>
    <w:p w14:paraId="7114D2D1" w14:textId="5761C067" w:rsidR="00F86CA9" w:rsidRDefault="00F86CA9" w:rsidP="0099263F">
      <w:pPr>
        <w:pStyle w:val="Heading1"/>
      </w:pPr>
      <w:r>
        <w:t>Experimental Setup</w:t>
      </w:r>
    </w:p>
    <w:p w14:paraId="5C1F0775" w14:textId="1327F458" w:rsidR="00E2349D" w:rsidRDefault="00E2349D" w:rsidP="00E2349D">
      <w:r>
        <w:t>A summary of the systems used for performance evaluation and an account of the process of collecting results.</w:t>
      </w:r>
    </w:p>
    <w:p w14:paraId="7ED59A53" w14:textId="3A466F7E" w:rsidR="00293875" w:rsidRDefault="00011447" w:rsidP="00E2349D">
      <w:r>
        <w:t>The experiments were conducted on different setups.</w:t>
      </w:r>
    </w:p>
    <w:p w14:paraId="3B3015CE" w14:textId="0098AA33" w:rsidR="00011447" w:rsidRDefault="00011447" w:rsidP="00E2349D">
      <w:r>
        <w:t>The setups are as follows:</w:t>
      </w:r>
    </w:p>
    <w:p w14:paraId="4ED10603" w14:textId="143D9851" w:rsidR="00011447" w:rsidRDefault="00011447" w:rsidP="00E2349D">
      <w:r>
        <w:t xml:space="preserve">The university teaching laboratory which its hardware consists of: </w:t>
      </w:r>
    </w:p>
    <w:p w14:paraId="1A090A09" w14:textId="67D2ADFE" w:rsidR="00011447" w:rsidRDefault="00011447" w:rsidP="00E2349D"/>
    <w:p w14:paraId="1869E85B" w14:textId="03CEDF64" w:rsidR="00011447" w:rsidRDefault="00011447" w:rsidP="00E2349D">
      <w:r>
        <w:t>The second experimental setup on which all the programming versio</w:t>
      </w:r>
      <w:r w:rsidR="0064771D">
        <w:t>ns were tested on is the university’s supercomputer Viking.</w:t>
      </w:r>
    </w:p>
    <w:p w14:paraId="14C9331D" w14:textId="687A15B2" w:rsidR="0064771D" w:rsidRDefault="0064771D" w:rsidP="00E2349D"/>
    <w:p w14:paraId="4D09D835" w14:textId="07F949C4" w:rsidR="00DA7C06" w:rsidRPr="00E2349D" w:rsidRDefault="0064771D" w:rsidP="00E2349D">
      <w:r>
        <w:lastRenderedPageBreak/>
        <w:t>And the machines CSE066 for CUDA testing</w:t>
      </w:r>
      <w:r w:rsidR="00DA7C06">
        <w:t xml:space="preserve">, which consists of: </w:t>
      </w:r>
    </w:p>
    <w:p w14:paraId="0A4617B0" w14:textId="1B8764E9" w:rsidR="00F86CA9" w:rsidRDefault="00F86CA9" w:rsidP="0099263F">
      <w:pPr>
        <w:pStyle w:val="Heading1"/>
      </w:pPr>
      <w:r>
        <w:t>Performance Evaluation</w:t>
      </w:r>
    </w:p>
    <w:p w14:paraId="34371005" w14:textId="0CEB5013" w:rsidR="00E2349D" w:rsidRDefault="00E2349D" w:rsidP="00E2349D">
      <w:r>
        <w:t>Appropriate data demonstrating the performance and scaling behaviour of your applications.</w:t>
      </w:r>
    </w:p>
    <w:p w14:paraId="3A6B9A81" w14:textId="4D132A25" w:rsidR="002B1A95" w:rsidRDefault="002B1A95" w:rsidP="00E2349D"/>
    <w:p w14:paraId="631A200F" w14:textId="77777777" w:rsidR="00AA3908" w:rsidRDefault="002B1A95" w:rsidP="00E2349D">
      <w:r>
        <w:t xml:space="preserve">The performance was tested by doing a comparison </w:t>
      </w:r>
      <w:r w:rsidR="004035A9">
        <w:t>between the</w:t>
      </w:r>
      <w:r>
        <w:t xml:space="preserve"> execution time</w:t>
      </w:r>
      <w:r w:rsidR="004035A9">
        <w:t xml:space="preserve"> of each version of the </w:t>
      </w:r>
      <w:proofErr w:type="gramStart"/>
      <w:r w:rsidR="004035A9">
        <w:t>program</w:t>
      </w:r>
      <w:r>
        <w:t>;</w:t>
      </w:r>
      <w:proofErr w:type="gramEnd"/>
      <w:r>
        <w:t xml:space="preserve"> </w:t>
      </w:r>
    </w:p>
    <w:p w14:paraId="2E9E7367" w14:textId="5C582BCC" w:rsidR="002B1A95" w:rsidRDefault="00AA3908" w:rsidP="00E2349D">
      <w:r>
        <w:t xml:space="preserve">In theory, if all the parallelisation approaches were completely functional, the rankings </w:t>
      </w:r>
      <w:r w:rsidR="00E03297">
        <w:t xml:space="preserve">of the </w:t>
      </w:r>
      <w:r w:rsidR="00AF62C7">
        <w:t>performance should be around:</w:t>
      </w:r>
    </w:p>
    <w:p w14:paraId="3D951F08" w14:textId="77777777" w:rsidR="00AF62C7" w:rsidRDefault="00AF62C7" w:rsidP="00E2349D"/>
    <w:p w14:paraId="3223390D" w14:textId="36072BD3" w:rsidR="00502C86" w:rsidRPr="00E2349D" w:rsidRDefault="00502C86" w:rsidP="00E2349D">
      <w:r>
        <w:fldChar w:fldCharType="begin"/>
      </w:r>
      <w:r>
        <w:instrText xml:space="preserve"> ADDIN ZOTERO_ITEM CSL_CITATION {"citationID":"WSB33wB2","properties":{"formattedCitation":"[1]","plainCitation":"[1]","noteIndex":0},"citationItems":[{"id":205,"uris":["http://zotero.org/users/local/1shz12RW/items/RAGJEPV9"],"itemData":{"id":205,"type":"chapter","abstract":"Golden Moore predicted that the number of transistors in an integrated circuit doubles every 18 months. This law is known as Technology Growth Law. Now, Moore’s law reaches saturation due to manufacturing, materials, and design limitations. New trends have been proposed to evade Moore’s law. Here we will present the parallel computing. Parallel computing/programming is a computer programming technique that enables parallel execution of operations. It uses multiple processors in parallel to solve problems more quickly than with a single processor. If you cannot increase the clock, do more operations by one clock. But, we cannot build an infinite processor due to temperature, cooling problems, interconnect bottleneck, etc. [1–5]. Performance gained by multicore processor strongly dependent on the software algorithms and implementation. Moore’s law continues to provide more transistors, but threshold, and thus supply voltages no longer scale down each generation. Hence, to leverage the additional transistors, designers reduce clock frequency and invest the power headroom to activate twice as many cores. Because of the quadratic relationship between power and voltage, a small voltage/frequency reduction allows a doubling of the number of transistors that switch each cycle, enabling overall throughput improvements from multicore. We cannot just reduce the size of transistors to improve performance as smaller transistors → faster processors → increased power consumption → increased heat → unreliable processors. Parallel computing applications include:","container-title":"Neuromorphic Computing and Beyond: Parallel, Approximation, Near Memory, and Quantum","event-place":"Cham","ISBN":"978-3-030-37224-8","note":"DOI: 10.1007/978-3-030-37224-8_3","page":"63-93","publisher":"Springer International Publishing","publisher-place":"Cham","title":"Parallel Computing: OpenMP, MPI, and CUDA","URL":"https://doi.org/10.1007/978-3-030-37224-8_3","author":[{"family":"Mohamed","given":"Khaled Salah"}],"editor":[{"family":"Mohamed","given":"Khaled Salah"}],"issued":{"date-parts":[["2020"]]}}}],"schema":"https://github.com/citation-style-language/schema/raw/master/csl-citation.json"} </w:instrText>
      </w:r>
      <w:r>
        <w:fldChar w:fldCharType="separate"/>
      </w:r>
      <w:r w:rsidRPr="00502C86">
        <w:rPr>
          <w:rFonts w:ascii="Calibri" w:hAnsi="Calibri" w:cs="Calibri"/>
        </w:rPr>
        <w:t>[1]</w:t>
      </w:r>
      <w:r>
        <w:fldChar w:fldCharType="end"/>
      </w:r>
    </w:p>
    <w:p w14:paraId="7732A495" w14:textId="651C6C68" w:rsidR="00F86CA9" w:rsidRDefault="00F86CA9" w:rsidP="0099263F">
      <w:pPr>
        <w:pStyle w:val="Heading1"/>
      </w:pPr>
      <w:r>
        <w:t>Comparative Analysis – Conclusion for it</w:t>
      </w:r>
    </w:p>
    <w:p w14:paraId="4BBDB550" w14:textId="4C2902F7" w:rsidR="00F86CA9" w:rsidRDefault="00E2349D">
      <w:r>
        <w:t xml:space="preserve">A comparative analysis of your three applications. And the </w:t>
      </w:r>
      <w:r w:rsidR="001C41F5">
        <w:t>conclusion.</w:t>
      </w:r>
    </w:p>
    <w:p w14:paraId="5C6388E2" w14:textId="6587131C" w:rsidR="00502C86" w:rsidRDefault="00502C86"/>
    <w:p w14:paraId="09F5084B" w14:textId="40AE7C61" w:rsidR="00502C86" w:rsidRDefault="00502C86" w:rsidP="00502C86">
      <w:pPr>
        <w:pStyle w:val="Heading1"/>
      </w:pPr>
      <w:r>
        <w:t>References</w:t>
      </w:r>
    </w:p>
    <w:p w14:paraId="2481A193" w14:textId="77777777" w:rsidR="00E03297" w:rsidRPr="00E03297" w:rsidRDefault="00502C86" w:rsidP="00E03297">
      <w:pPr>
        <w:pStyle w:val="Bibliography"/>
        <w:rPr>
          <w:rFonts w:ascii="Calibri" w:hAnsi="Calibri" w:cs="Calibri"/>
        </w:rPr>
      </w:pPr>
      <w:r>
        <w:fldChar w:fldCharType="begin"/>
      </w:r>
      <w:r>
        <w:instrText xml:space="preserve"> ADDIN ZOTERO_BIBL {"uncited":[],"omitted":[],"custom":[]} CSL_BIBLIOGRAPHY </w:instrText>
      </w:r>
      <w:r>
        <w:fldChar w:fldCharType="separate"/>
      </w:r>
      <w:r w:rsidR="00E03297" w:rsidRPr="00E03297">
        <w:rPr>
          <w:rFonts w:ascii="Calibri" w:hAnsi="Calibri" w:cs="Calibri"/>
        </w:rPr>
        <w:t>[1]</w:t>
      </w:r>
      <w:r w:rsidR="00E03297" w:rsidRPr="00E03297">
        <w:rPr>
          <w:rFonts w:ascii="Calibri" w:hAnsi="Calibri" w:cs="Calibri"/>
        </w:rPr>
        <w:tab/>
        <w:t xml:space="preserve">K. S. Mohamed, ‘Parallel Computing: OpenMP, MPI, and CUDA’, in </w:t>
      </w:r>
      <w:r w:rsidR="00E03297" w:rsidRPr="00E03297">
        <w:rPr>
          <w:rFonts w:ascii="Calibri" w:hAnsi="Calibri" w:cs="Calibri"/>
          <w:i/>
          <w:iCs/>
        </w:rPr>
        <w:t>Neuromorphic Computing and Beyond: Parallel, Approximation, Near Memory, and Quantum</w:t>
      </w:r>
      <w:r w:rsidR="00E03297" w:rsidRPr="00E03297">
        <w:rPr>
          <w:rFonts w:ascii="Calibri" w:hAnsi="Calibri" w:cs="Calibri"/>
        </w:rPr>
        <w:t xml:space="preserve">, K. S. Mohamed, Ed. Cham: Springer International Publishing, 2020, pp. 63–93. </w:t>
      </w:r>
      <w:proofErr w:type="spellStart"/>
      <w:r w:rsidR="00E03297" w:rsidRPr="00E03297">
        <w:rPr>
          <w:rFonts w:ascii="Calibri" w:hAnsi="Calibri" w:cs="Calibri"/>
        </w:rPr>
        <w:t>doi</w:t>
      </w:r>
      <w:proofErr w:type="spellEnd"/>
      <w:r w:rsidR="00E03297" w:rsidRPr="00E03297">
        <w:rPr>
          <w:rFonts w:ascii="Calibri" w:hAnsi="Calibri" w:cs="Calibri"/>
        </w:rPr>
        <w:t>: 10.1007/978-3-030-37224-8_3.</w:t>
      </w:r>
    </w:p>
    <w:p w14:paraId="68F245EF" w14:textId="59A655B4" w:rsidR="00502C86" w:rsidRDefault="00502C86">
      <w:r>
        <w:fldChar w:fldCharType="end"/>
      </w:r>
    </w:p>
    <w:sectPr w:rsidR="00502C86" w:rsidSect="00F86CA9">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50BF"/>
    <w:rsid w:val="00011447"/>
    <w:rsid w:val="001C41F5"/>
    <w:rsid w:val="00293875"/>
    <w:rsid w:val="002B1A95"/>
    <w:rsid w:val="00305E7F"/>
    <w:rsid w:val="003F50A3"/>
    <w:rsid w:val="004035A9"/>
    <w:rsid w:val="004350BF"/>
    <w:rsid w:val="00502C86"/>
    <w:rsid w:val="006322FB"/>
    <w:rsid w:val="0064771D"/>
    <w:rsid w:val="007B32DA"/>
    <w:rsid w:val="008B26E1"/>
    <w:rsid w:val="008F12C7"/>
    <w:rsid w:val="00913BAC"/>
    <w:rsid w:val="0099263F"/>
    <w:rsid w:val="00AA3908"/>
    <w:rsid w:val="00AF62C7"/>
    <w:rsid w:val="00D06EAA"/>
    <w:rsid w:val="00DA7C06"/>
    <w:rsid w:val="00E03297"/>
    <w:rsid w:val="00E2349D"/>
    <w:rsid w:val="00E434F9"/>
    <w:rsid w:val="00F86C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0C4035"/>
  <w15:chartTrackingRefBased/>
  <w15:docId w15:val="{AAB6D75C-6989-405C-B894-61F49ADEA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263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2349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263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2349D"/>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02C86"/>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588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8</TotalTime>
  <Pages>1</Pages>
  <Words>1211</Words>
  <Characters>6905</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NUT-ALEXANDRU BALOIU</dc:creator>
  <cp:keywords/>
  <dc:description/>
  <cp:lastModifiedBy>IONUT-ALEXANDRU BALOIU</cp:lastModifiedBy>
  <cp:revision>10</cp:revision>
  <dcterms:created xsi:type="dcterms:W3CDTF">2022-04-18T14:11:00Z</dcterms:created>
  <dcterms:modified xsi:type="dcterms:W3CDTF">2022-04-24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vv8p8LAh"/&gt;&lt;style id="http://www.zotero.org/styles/ieee"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